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645F91">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645F91">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645F91">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645F91">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645F91">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645F91">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645F91">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645F91">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645F91">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645F91">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645F9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645F91"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645F91"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645F91"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5CF05499"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lastRenderedPageBreak/>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7BBB59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50895EB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51F7C96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0B0E5308"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FE3550" w14:paraId="3761A867" w14:textId="77777777" w:rsidTr="0027579F">
        <w:tc>
          <w:tcPr>
            <w:tcW w:w="1203" w:type="dxa"/>
          </w:tcPr>
          <w:p w14:paraId="2DE5A167" w14:textId="77777777" w:rsidR="00FE3550" w:rsidRDefault="00FE3550" w:rsidP="0027579F">
            <w:pPr>
              <w:ind w:firstLine="0"/>
              <w:jc w:val="center"/>
              <w:rPr>
                <w:lang w:val="en-US"/>
              </w:rPr>
            </w:pPr>
            <w:r>
              <w:rPr>
                <w:lang w:val="en-US"/>
              </w:rPr>
              <w:t>SC1</w:t>
            </w:r>
          </w:p>
        </w:tc>
        <w:tc>
          <w:tcPr>
            <w:tcW w:w="867" w:type="dxa"/>
          </w:tcPr>
          <w:p w14:paraId="5D6DB399" w14:textId="77777777" w:rsidR="00FE3550" w:rsidRDefault="00FE3550" w:rsidP="00461135">
            <w:pPr>
              <w:ind w:firstLine="0"/>
              <w:jc w:val="center"/>
              <w:rPr>
                <w:lang w:val="en-US"/>
              </w:rPr>
            </w:pPr>
            <w:r>
              <w:rPr>
                <w:lang w:val="en-US"/>
              </w:rPr>
              <w:t>SC1</w:t>
            </w:r>
          </w:p>
        </w:tc>
        <w:tc>
          <w:tcPr>
            <w:tcW w:w="3421" w:type="dxa"/>
          </w:tcPr>
          <w:p w14:paraId="548FE3DA"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2F24F1EC"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FE3550" w14:paraId="07F2A047" w14:textId="77777777" w:rsidTr="0027579F">
        <w:tc>
          <w:tcPr>
            <w:tcW w:w="1203" w:type="dxa"/>
          </w:tcPr>
          <w:p w14:paraId="38863DB4" w14:textId="77777777" w:rsidR="00FE3550" w:rsidRDefault="00FE3550" w:rsidP="0027579F">
            <w:pPr>
              <w:ind w:firstLine="0"/>
              <w:jc w:val="center"/>
              <w:rPr>
                <w:lang w:val="en-US"/>
              </w:rPr>
            </w:pPr>
            <w:r>
              <w:rPr>
                <w:lang w:val="en-US"/>
              </w:rPr>
              <w:t>SC2</w:t>
            </w:r>
          </w:p>
        </w:tc>
        <w:tc>
          <w:tcPr>
            <w:tcW w:w="867" w:type="dxa"/>
          </w:tcPr>
          <w:p w14:paraId="10F9E468" w14:textId="77777777" w:rsidR="00FE3550" w:rsidRDefault="00FE3550" w:rsidP="00461135">
            <w:pPr>
              <w:ind w:firstLine="0"/>
              <w:jc w:val="center"/>
              <w:rPr>
                <w:lang w:val="en-US"/>
              </w:rPr>
            </w:pPr>
            <w:r>
              <w:rPr>
                <w:lang w:val="en-US"/>
              </w:rPr>
              <w:t>SC2</w:t>
            </w:r>
          </w:p>
        </w:tc>
        <w:tc>
          <w:tcPr>
            <w:tcW w:w="3421" w:type="dxa"/>
          </w:tcPr>
          <w:p w14:paraId="5DBC1E3B"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lastRenderedPageBreak/>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4E09CF8" w14:textId="77777777" w:rsidR="00FE3550" w:rsidRDefault="00FE3550"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FE3550" w14:paraId="1DA4321F" w14:textId="77777777" w:rsidTr="0027579F">
        <w:tc>
          <w:tcPr>
            <w:tcW w:w="1203" w:type="dxa"/>
          </w:tcPr>
          <w:p w14:paraId="01FB7087" w14:textId="77777777" w:rsidR="00FE3550" w:rsidRDefault="00FE3550" w:rsidP="0027579F">
            <w:pPr>
              <w:ind w:firstLine="0"/>
              <w:jc w:val="center"/>
              <w:rPr>
                <w:lang w:val="en-US"/>
              </w:rPr>
            </w:pPr>
            <w:r>
              <w:rPr>
                <w:lang w:val="en-US"/>
              </w:rPr>
              <w:lastRenderedPageBreak/>
              <w:t>SC3</w:t>
            </w:r>
          </w:p>
        </w:tc>
        <w:tc>
          <w:tcPr>
            <w:tcW w:w="867" w:type="dxa"/>
          </w:tcPr>
          <w:p w14:paraId="2618AF61" w14:textId="77777777" w:rsidR="00FE3550" w:rsidRDefault="00FE3550" w:rsidP="00461135">
            <w:pPr>
              <w:ind w:firstLine="0"/>
              <w:jc w:val="center"/>
              <w:rPr>
                <w:lang w:val="en-US"/>
              </w:rPr>
            </w:pPr>
            <w:r>
              <w:rPr>
                <w:lang w:val="en-US"/>
              </w:rPr>
              <w:t>SC3</w:t>
            </w:r>
          </w:p>
        </w:tc>
        <w:tc>
          <w:tcPr>
            <w:tcW w:w="3421" w:type="dxa"/>
          </w:tcPr>
          <w:p w14:paraId="1C0CE8E5" w14:textId="77777777" w:rsidR="00FE3550" w:rsidRDefault="00FE3550"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64F5CB4" w14:textId="77777777" w:rsidR="00FE3550" w:rsidRDefault="00FE3550"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F2382BD" w14:textId="77777777" w:rsidR="00FE3550" w:rsidRDefault="00FE3550" w:rsidP="00FE3550">
      <w:pPr>
        <w:ind w:firstLine="0"/>
        <w:rPr>
          <w:lang w:val="en-US"/>
        </w:rPr>
      </w:pPr>
    </w:p>
    <w:p w14:paraId="0A204A7B" w14:textId="3D42E614"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proofErr w:type="spellStart"/>
      <w:r>
        <w:lastRenderedPageBreak/>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06B8704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11671871" w14:textId="77777777" w:rsidR="003A7332" w:rsidRPr="003A7332" w:rsidRDefault="003A7332"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3B2167DD" w14:textId="77777777" w:rsidR="003A7332" w:rsidRPr="003A7332" w:rsidRDefault="003A7332"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48E23C54" w14:textId="77777777" w:rsidR="003A7332" w:rsidRPr="003A7332" w:rsidRDefault="003A7332"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2A314798" w14:textId="77777777" w:rsidR="003A7332" w:rsidRPr="003A7332" w:rsidRDefault="003A7332"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1);</w:t>
            </w:r>
          </w:p>
          <w:p w14:paraId="12027FCC"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04ED6358" w14:textId="77777777" w:rsidR="003A7332" w:rsidRPr="003A7332" w:rsidRDefault="003A7332"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208DD38"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lt;/p&gt;");</w:t>
            </w:r>
          </w:p>
          <w:p w14:paraId="491B744D" w14:textId="77777777" w:rsidR="003A7332" w:rsidRPr="003A7332" w:rsidRDefault="003A7332" w:rsidP="003A7332">
            <w:pPr>
              <w:pStyle w:val="Code"/>
            </w:pPr>
            <w:r w:rsidRPr="003A7332">
              <w:t xml:space="preserve">  </w:t>
            </w:r>
            <w:proofErr w:type="spellStart"/>
            <w:proofErr w:type="gramStart"/>
            <w:r w:rsidRPr="003A7332">
              <w:t>res.write</w:t>
            </w:r>
            <w:proofErr w:type="spellEnd"/>
            <w:proofErr w:type="gramEnd"/>
            <w:r w:rsidRPr="003A7332">
              <w:t>(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345744EA" w14:textId="77777777" w:rsidR="003A7332" w:rsidRPr="003A7332" w:rsidRDefault="003A7332"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proofErr w:type="spellStart"/>
      <w:r>
        <w:lastRenderedPageBreak/>
        <w:t>Rute</w:t>
      </w:r>
      <w:proofErr w:type="spellEnd"/>
      <w:r>
        <w:t xml:space="preserve"> </w:t>
      </w:r>
      <w:proofErr w:type="spellStart"/>
      <w:r>
        <w:t>idbulk</w:t>
      </w:r>
      <w:proofErr w:type="spellEnd"/>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4.</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902D8C">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77777777" w:rsidR="00902D8C" w:rsidRDefault="00902D8C" w:rsidP="00902D8C">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5.</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902D8C">
      <w:pPr>
        <w:pStyle w:val="Gambar4"/>
      </w:pPr>
      <w:r>
        <w:lastRenderedPageBreak/>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6.</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902D8C">
      <w:pPr>
        <w:pStyle w:val="Gambar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77777777"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7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902D8C">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40F8B58"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 xml:space="preserve">4.1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137571">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tcPr>
          <w:p w14:paraId="62925A43" w14:textId="20F0288F" w:rsidR="00902D8C" w:rsidRPr="002A7C81" w:rsidRDefault="002A7C81" w:rsidP="007C4651">
            <w:pPr>
              <w:rPr>
                <w:lang w:val="en-US"/>
              </w:rPr>
            </w:pPr>
            <w:bookmarkStart w:id="115" w:name="_Hlk144929036"/>
            <w:r>
              <w:rPr>
                <w:shd w:val="clear" w:color="auto" w:fill="E1F5FE"/>
              </w:rPr>
              <w:t>1.128299</w:t>
            </w:r>
            <w:r>
              <w:rPr>
                <w:shd w:val="clear" w:color="auto" w:fill="E1F5FE"/>
                <w:lang w:val="en-US"/>
              </w:rPr>
              <w:t xml:space="preserve"> </w:t>
            </w:r>
            <w:proofErr w:type="spellStart"/>
            <w:r>
              <w:rPr>
                <w:shd w:val="clear" w:color="auto" w:fill="E1F5FE"/>
                <w:lang w:val="en-US"/>
              </w:rPr>
              <w:t>dari</w:t>
            </w:r>
            <w:proofErr w:type="spellEnd"/>
            <w:r>
              <w:rPr>
                <w:shd w:val="clear" w:color="auto" w:fill="E1F5FE"/>
                <w:lang w:val="en-US"/>
              </w:rPr>
              <w:t xml:space="preserve"> 5.0</w:t>
            </w:r>
            <w:bookmarkEnd w:id="115"/>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3B4A6446"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w:t>
      </w:r>
      <w:r w:rsidR="00044A44">
        <w:rPr>
          <w:lang w:val="en-US"/>
        </w:rPr>
        <w:t xml:space="preserve">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4FCC477E"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1. </w:t>
      </w:r>
      <w:r w:rsidR="00044A44">
        <w:rPr>
          <w:lang w:val="en-US"/>
        </w:rPr>
        <w:t xml:space="preserve">Hasil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Pr>
          <w:shd w:val="clear" w:color="auto" w:fill="E1F5FE"/>
        </w:rPr>
        <w:t>1.128299</w:t>
      </w:r>
      <w:r w:rsidR="00360812">
        <w:rPr>
          <w:shd w:val="clear" w:color="auto" w:fill="E1F5FE"/>
          <w:lang w:val="en-US"/>
        </w:rPr>
        <w:t xml:space="preserve"> </w:t>
      </w:r>
      <w:proofErr w:type="spellStart"/>
      <w:r w:rsidR="00360812">
        <w:rPr>
          <w:shd w:val="clear" w:color="auto" w:fill="E1F5FE"/>
          <w:lang w:val="en-US"/>
        </w:rPr>
        <w:t>merupakan</w:t>
      </w:r>
      <w:proofErr w:type="spellEnd"/>
      <w:r w:rsidR="00360812">
        <w:rPr>
          <w:shd w:val="clear" w:color="auto" w:fill="E1F5FE"/>
          <w:lang w:val="en-US"/>
        </w:rPr>
        <w:t xml:space="preserve"> 22% </w:t>
      </w:r>
      <w:proofErr w:type="spellStart"/>
      <w:r w:rsidR="00360812">
        <w:rPr>
          <w:shd w:val="clear" w:color="auto" w:fill="E1F5FE"/>
          <w:lang w:val="en-US"/>
        </w:rPr>
        <w:t>dari</w:t>
      </w:r>
      <w:proofErr w:type="spellEnd"/>
      <w:r w:rsidR="00360812">
        <w:rPr>
          <w:shd w:val="clear" w:color="auto" w:fill="E1F5FE"/>
          <w:lang w:val="en-US"/>
        </w:rPr>
        <w:t xml:space="preserve"> 5.0. </w:t>
      </w:r>
      <w:proofErr w:type="spellStart"/>
      <w:r w:rsidR="00360812">
        <w:rPr>
          <w:shd w:val="clear" w:color="auto" w:fill="E1F5FE"/>
          <w:lang w:val="en-US"/>
        </w:rPr>
        <w:t>Dengan</w:t>
      </w:r>
      <w:proofErr w:type="spellEnd"/>
      <w:r w:rsidR="00360812">
        <w:rPr>
          <w:shd w:val="clear" w:color="auto" w:fill="E1F5FE"/>
          <w:lang w:val="en-US"/>
        </w:rPr>
        <w:t xml:space="preserve"> </w:t>
      </w:r>
      <w:proofErr w:type="spellStart"/>
      <w:r w:rsidR="00360812">
        <w:rPr>
          <w:shd w:val="clear" w:color="auto" w:fill="E1F5FE"/>
          <w:lang w:val="en-US"/>
        </w:rPr>
        <w:t>ini</w:t>
      </w:r>
      <w:proofErr w:type="spellEnd"/>
      <w:r w:rsidR="00360812">
        <w:rPr>
          <w:shd w:val="clear" w:color="auto" w:fill="E1F5FE"/>
          <w:lang w:val="en-US"/>
        </w:rPr>
        <w:t xml:space="preserve"> </w:t>
      </w:r>
      <w:proofErr w:type="spellStart"/>
      <w:r w:rsidR="00360812">
        <w:rPr>
          <w:shd w:val="clear" w:color="auto" w:fill="E1F5FE"/>
          <w:lang w:val="en-US"/>
        </w:rPr>
        <w:t>dapat</w:t>
      </w:r>
      <w:proofErr w:type="spellEnd"/>
      <w:r w:rsidR="00360812">
        <w:rPr>
          <w:shd w:val="clear" w:color="auto" w:fill="E1F5FE"/>
          <w:lang w:val="en-US"/>
        </w:rPr>
        <w:t xml:space="preserve"> </w:t>
      </w:r>
      <w:proofErr w:type="spellStart"/>
      <w:r w:rsidR="00360812">
        <w:rPr>
          <w:shd w:val="clear" w:color="auto" w:fill="E1F5FE"/>
          <w:lang w:val="en-US"/>
        </w:rPr>
        <w:t>dinyatakan</w:t>
      </w:r>
      <w:proofErr w:type="spellEnd"/>
      <w:r w:rsidR="00360812">
        <w:rPr>
          <w:shd w:val="clear" w:color="auto" w:fill="E1F5FE"/>
          <w:lang w:val="en-US"/>
        </w:rPr>
        <w:t xml:space="preserve"> </w:t>
      </w:r>
      <w:proofErr w:type="spellStart"/>
      <w:r w:rsidR="00360812">
        <w:rPr>
          <w:shd w:val="clear" w:color="auto" w:fill="E1F5FE"/>
          <w:lang w:val="en-US"/>
        </w:rPr>
        <w:t>bahwa</w:t>
      </w:r>
      <w:proofErr w:type="spellEnd"/>
      <w:r>
        <w:rPr>
          <w:lang w:val="en-US"/>
        </w:rPr>
        <w:t xml:space="preserve"> i</w:t>
      </w:r>
      <w:proofErr w:type="spellStart"/>
      <w:r>
        <w:rPr>
          <w:lang w:val="en-US"/>
        </w:rPr>
        <w:t>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77777777" w:rsidR="00902D8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lastRenderedPageBreak/>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24EC91D0"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w:t>
            </w:r>
            <w:r w:rsidR="008F29ED">
              <w:rPr>
                <w:lang w:val="en-US"/>
              </w:rPr>
              <w:lastRenderedPageBreak/>
              <w:t>Indonesia</w:t>
            </w:r>
          </w:p>
        </w:tc>
        <w:tc>
          <w:tcPr>
            <w:tcW w:w="963" w:type="dxa"/>
          </w:tcPr>
          <w:p w14:paraId="7DA473F6" w14:textId="44BE41F5" w:rsidR="008F29ED" w:rsidRDefault="008F29ED" w:rsidP="008F29ED">
            <w:pPr>
              <w:ind w:firstLine="0"/>
              <w:jc w:val="center"/>
              <w:rPr>
                <w:lang w:val="en-US"/>
              </w:rPr>
            </w:pPr>
            <w:proofErr w:type="spellStart"/>
            <w:r>
              <w:rPr>
                <w:lang w:val="en-US"/>
              </w:rPr>
              <w:lastRenderedPageBreak/>
              <w:t>Ya</w:t>
            </w:r>
            <w:proofErr w:type="spellEnd"/>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2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2.</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832090">
        <w:rPr>
          <w:lang w:val="en-US"/>
        </w:rPr>
        <w:t>U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proofErr w:type="spellStart"/>
      <w:r>
        <w:rPr>
          <w:lang w:val="en-US"/>
        </w:rPr>
        <w:t>Kemudian</w:t>
      </w:r>
      <w:proofErr w:type="spellEnd"/>
      <w:r>
        <w:rPr>
          <w:lang w:val="en-US"/>
        </w:rPr>
        <w:t xml:space="preserve"> pada </w:t>
      </w:r>
      <w:r w:rsidR="00832090">
        <w:rPr>
          <w:lang w:val="en-US"/>
        </w:rPr>
        <w:t>U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lastRenderedPageBreak/>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47C304B7" w14:textId="1E90AA7B" w:rsidR="00F52D40" w:rsidRDefault="00B0613B">
      <w:pPr>
        <w:pStyle w:val="Heading2"/>
        <w:numPr>
          <w:ilvl w:val="1"/>
          <w:numId w:val="11"/>
        </w:numPr>
      </w:pPr>
      <w:bookmarkStart w:id="116" w:name="_1v1yuxt" w:colFirst="0" w:colLast="0"/>
      <w:bookmarkEnd w:id="116"/>
      <w:r>
        <w:rPr>
          <w:lang w:val="en-US"/>
        </w:rPr>
        <w:t xml:space="preserve">Hasil </w:t>
      </w:r>
      <w:proofErr w:type="spellStart"/>
      <w:r>
        <w:rPr>
          <w:lang w:val="en-US"/>
        </w:rPr>
        <w:t>Peluncuran</w:t>
      </w:r>
      <w:proofErr w:type="spellEnd"/>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7" w:name="_4f1mdlm" w:colFirst="0" w:colLast="0"/>
      <w:bookmarkStart w:id="118" w:name="_Toc144318534"/>
      <w:bookmarkEnd w:id="117"/>
      <w:r>
        <w:t>Analisis Hasil Data 1</w:t>
      </w:r>
      <w:bookmarkEnd w:id="118"/>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9" w:name="_2u6wntf" w:colFirst="0" w:colLast="0"/>
      <w:bookmarkEnd w:id="119"/>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0" w:name="_19c6y18" w:colFirst="0" w:colLast="0"/>
      <w:bookmarkStart w:id="121" w:name="_Toc144318535"/>
      <w:bookmarkEnd w:id="120"/>
      <w:r>
        <w:lastRenderedPageBreak/>
        <w:t>Analisis Hasil Data 2</w:t>
      </w:r>
      <w:bookmarkEnd w:id="121"/>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2" w:name="_3tbugp1" w:colFirst="0" w:colLast="0"/>
      <w:bookmarkStart w:id="123" w:name="_Toc144318536"/>
      <w:bookmarkEnd w:id="122"/>
      <w:r>
        <w:t>Pembahasan</w:t>
      </w:r>
      <w:bookmarkEnd w:id="123"/>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4" w:name="_Toc144318537"/>
      <w:r>
        <w:t>Pengujian</w:t>
      </w:r>
      <w:bookmarkEnd w:id="124"/>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5" w:name="_28h4qwu" w:colFirst="0" w:colLast="0"/>
      <w:bookmarkStart w:id="126" w:name="_Toc144318538"/>
      <w:bookmarkEnd w:id="125"/>
      <w:r>
        <w:lastRenderedPageBreak/>
        <w:t>BAB V</w:t>
      </w:r>
      <w:r>
        <w:br/>
        <w:t>KESIMPULAN DAN SARAN</w:t>
      </w:r>
      <w:bookmarkEnd w:id="126"/>
    </w:p>
    <w:p w14:paraId="528AE3BA" w14:textId="77777777" w:rsidR="00F52D40" w:rsidRDefault="00F52D40"/>
    <w:p w14:paraId="354F2971" w14:textId="5C71FE2B" w:rsidR="00F52D40" w:rsidRDefault="006724C1">
      <w:pPr>
        <w:pStyle w:val="Heading2"/>
        <w:numPr>
          <w:ilvl w:val="1"/>
          <w:numId w:val="14"/>
        </w:numPr>
      </w:pPr>
      <w:bookmarkStart w:id="127" w:name="_nmf14n" w:colFirst="0" w:colLast="0"/>
      <w:bookmarkStart w:id="128" w:name="_Toc144318539"/>
      <w:bookmarkEnd w:id="127"/>
      <w:r>
        <w:t>Kesimpulan</w:t>
      </w:r>
      <w:bookmarkEnd w:id="128"/>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9" w:name="_37m2jsg" w:colFirst="0" w:colLast="0"/>
      <w:bookmarkStart w:id="130" w:name="_Toc144318540"/>
      <w:bookmarkEnd w:id="129"/>
      <w:r>
        <w:t>Saran</w:t>
      </w:r>
      <w:bookmarkEnd w:id="130"/>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1mrcu09" w:colFirst="0" w:colLast="0"/>
      <w:bookmarkEnd w:id="131"/>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46r0co2" w:colFirst="0" w:colLast="0"/>
      <w:bookmarkEnd w:id="132"/>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3" w:name="_2lwamvv" w:colFirst="0" w:colLast="0"/>
      <w:bookmarkEnd w:id="133"/>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9EA64" w14:textId="77777777" w:rsidR="00645F91" w:rsidRDefault="00645F91">
      <w:pPr>
        <w:spacing w:line="240" w:lineRule="auto"/>
      </w:pPr>
      <w:r>
        <w:separator/>
      </w:r>
    </w:p>
  </w:endnote>
  <w:endnote w:type="continuationSeparator" w:id="0">
    <w:p w14:paraId="4E18328E" w14:textId="77777777" w:rsidR="00645F91" w:rsidRDefault="00645F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60B2C" w14:textId="77777777" w:rsidR="00645F91" w:rsidRDefault="00645F91">
      <w:pPr>
        <w:spacing w:line="240" w:lineRule="auto"/>
      </w:pPr>
      <w:r>
        <w:separator/>
      </w:r>
    </w:p>
  </w:footnote>
  <w:footnote w:type="continuationSeparator" w:id="0">
    <w:p w14:paraId="4FAC9A77" w14:textId="77777777" w:rsidR="00645F91" w:rsidRDefault="00645F9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4751"/>
    <w:rsid w:val="000356C8"/>
    <w:rsid w:val="000362AC"/>
    <w:rsid w:val="00043998"/>
    <w:rsid w:val="000446C9"/>
    <w:rsid w:val="00044789"/>
    <w:rsid w:val="00044A44"/>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06B8"/>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414BE"/>
    <w:rsid w:val="00342C09"/>
    <w:rsid w:val="00344C3E"/>
    <w:rsid w:val="00346770"/>
    <w:rsid w:val="00353A44"/>
    <w:rsid w:val="00354DBC"/>
    <w:rsid w:val="00357099"/>
    <w:rsid w:val="00360812"/>
    <w:rsid w:val="00364BD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500D82"/>
    <w:rsid w:val="00503404"/>
    <w:rsid w:val="00506C73"/>
    <w:rsid w:val="00512ABF"/>
    <w:rsid w:val="00514C5E"/>
    <w:rsid w:val="00516F02"/>
    <w:rsid w:val="00517F43"/>
    <w:rsid w:val="005207DB"/>
    <w:rsid w:val="00524D40"/>
    <w:rsid w:val="005262E1"/>
    <w:rsid w:val="005352DA"/>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45F91"/>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15BEE"/>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5ECE"/>
    <w:rsid w:val="00A035E2"/>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3550"/>
    <w:rsid w:val="00FE62EB"/>
    <w:rsid w:val="00FF03DE"/>
    <w:rsid w:val="00FF04AF"/>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5</TotalTime>
  <Pages>81</Pages>
  <Words>30126</Words>
  <Characters>171724</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99</cp:revision>
  <cp:lastPrinted>2023-03-28T04:34:00Z</cp:lastPrinted>
  <dcterms:created xsi:type="dcterms:W3CDTF">2022-12-06T11:20:00Z</dcterms:created>
  <dcterms:modified xsi:type="dcterms:W3CDTF">2023-09-0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